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B3278E" w14:textId="220359EB" w:rsidR="008E5475" w:rsidRPr="00011943" w:rsidRDefault="008E5475" w:rsidP="008E5475">
      <w:pPr>
        <w:pStyle w:val="p1"/>
        <w:spacing w:line="360" w:lineRule="auto"/>
        <w:contextualSpacing/>
        <w:jc w:val="right"/>
        <w:rPr>
          <w:rFonts w:ascii="Calibri" w:hAnsi="Calibri"/>
          <w:b/>
          <w:color w:val="000000" w:themeColor="text1"/>
          <w:sz w:val="28"/>
          <w:szCs w:val="28"/>
        </w:rPr>
      </w:pPr>
      <w:bookmarkStart w:id="0" w:name="_Toc482117065"/>
      <w:r w:rsidRPr="00B77089">
        <w:rPr>
          <w:rFonts w:ascii="Calibri" w:hAnsi="Calibri"/>
          <w:b/>
          <w:noProof/>
          <w:color w:val="000000" w:themeColor="text1"/>
          <w:sz w:val="28"/>
          <w:szCs w:val="28"/>
          <w:lang w:val="en-US"/>
        </w:rPr>
        <mc:AlternateContent>
          <mc:Choice Requires="wps">
            <w:drawing>
              <wp:anchor distT="0" distB="0" distL="114300" distR="114300" simplePos="0" relativeHeight="251688960" behindDoc="0" locked="0" layoutInCell="1" allowOverlap="1" wp14:anchorId="4525CB8C" wp14:editId="55FE8E74">
                <wp:simplePos x="0" y="0"/>
                <wp:positionH relativeFrom="column">
                  <wp:posOffset>-976745</wp:posOffset>
                </wp:positionH>
                <wp:positionV relativeFrom="paragraph">
                  <wp:posOffset>459740</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6BC7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mPysd+MBAAAd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8691453"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7F7F7F" w:themeColor="text1" w:themeTint="80"/>
          <w:sz w:val="28"/>
          <w:szCs w:val="28"/>
        </w:rPr>
        <w:t>2</w:t>
      </w:r>
      <w:r w:rsidRPr="00D24BD2">
        <w:rPr>
          <w:rFonts w:ascii="Calibri" w:hAnsi="Calibri"/>
          <w:b/>
          <w:sz w:val="28"/>
          <w:szCs w:val="28"/>
        </w:rPr>
        <w:tab/>
      </w:r>
      <w:r>
        <w:rPr>
          <w:rFonts w:ascii="Calibri" w:hAnsi="Calibri"/>
          <w:b/>
          <w:color w:val="000000" w:themeColor="text1"/>
          <w:sz w:val="28"/>
          <w:szCs w:val="28"/>
        </w:rPr>
        <w:t>RESUMO</w:t>
      </w:r>
    </w:p>
    <w:p w14:paraId="4D0147A1" w14:textId="77777777" w:rsidR="008E5475" w:rsidRPr="008153C2" w:rsidRDefault="008E5475" w:rsidP="008E5475">
      <w:pPr>
        <w:pStyle w:val="p2"/>
        <w:contextualSpacing/>
        <w:rPr>
          <w:rFonts w:ascii="Calibri Light" w:hAnsi="Calibri Light"/>
          <w:sz w:val="22"/>
          <w:szCs w:val="22"/>
        </w:rPr>
      </w:pPr>
    </w:p>
    <w:p w14:paraId="7C3963FD" w14:textId="7521D346" w:rsidR="006C273D" w:rsidRPr="005E1391" w:rsidRDefault="006C273D" w:rsidP="00D6300C">
      <w:pPr>
        <w:pStyle w:val="p2"/>
        <w:tabs>
          <w:tab w:val="left" w:pos="7176"/>
        </w:tabs>
        <w:contextualSpacing/>
        <w:rPr>
          <w:rFonts w:ascii="Calibri Light" w:hAnsi="Calibri Light"/>
          <w:sz w:val="24"/>
          <w:szCs w:val="24"/>
        </w:rPr>
      </w:pPr>
    </w:p>
    <w:p w14:paraId="2FE16B71" w14:textId="77777777" w:rsidR="006C273D" w:rsidRDefault="006C273D" w:rsidP="00D6300C">
      <w:pPr>
        <w:contextualSpacing/>
        <w:jc w:val="both"/>
        <w:rPr>
          <w:rFonts w:ascii="Calibri" w:eastAsiaTheme="majorEastAsia" w:hAnsi="Calibri" w:cstheme="majorBidi"/>
          <w:b/>
          <w:color w:val="7F7F7F" w:themeColor="text1" w:themeTint="80"/>
        </w:rPr>
      </w:pPr>
    </w:p>
    <w:p w14:paraId="55B3778D" w14:textId="20E455B4" w:rsidR="004152A7" w:rsidRDefault="00D6249D" w:rsidP="00D76700">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A ocorrência de</w:t>
      </w:r>
      <w:r>
        <w:rPr>
          <w:rFonts w:asciiTheme="majorHAnsi" w:eastAsiaTheme="majorEastAsia" w:hAnsiTheme="majorHAnsi" w:cstheme="majorBidi"/>
          <w:color w:val="000000" w:themeColor="text1"/>
        </w:rPr>
        <w:t xml:space="preserve"> distúrbio</w:t>
      </w:r>
      <w:r>
        <w:rPr>
          <w:rFonts w:asciiTheme="majorHAnsi" w:eastAsiaTheme="majorEastAsia" w:hAnsiTheme="majorHAnsi" w:cstheme="majorBidi"/>
          <w:color w:val="000000" w:themeColor="text1"/>
        </w:rPr>
        <w:t>s</w:t>
      </w:r>
      <w:r>
        <w:rPr>
          <w:rFonts w:asciiTheme="majorHAnsi" w:eastAsiaTheme="majorEastAsia" w:hAnsiTheme="majorHAnsi" w:cstheme="majorBidi"/>
          <w:color w:val="000000" w:themeColor="text1"/>
        </w:rPr>
        <w:t xml:space="preserve"> impacta a diversidade e a predominância de estratégias de vida em comunidades e a evolução de estratégias de vida em populações. </w:t>
      </w:r>
      <w:r w:rsidR="000164FE">
        <w:rPr>
          <w:rFonts w:asciiTheme="majorHAnsi" w:eastAsiaTheme="majorEastAsia" w:hAnsiTheme="majorHAnsi" w:cstheme="majorBidi"/>
          <w:color w:val="000000" w:themeColor="text1"/>
        </w:rPr>
        <w:t>Na</w:t>
      </w:r>
      <w:r w:rsidR="00AD4F60">
        <w:rPr>
          <w:rFonts w:asciiTheme="majorHAnsi" w:eastAsiaTheme="majorEastAsia" w:hAnsiTheme="majorHAnsi" w:cstheme="majorBidi"/>
          <w:color w:val="000000" w:themeColor="text1"/>
        </w:rPr>
        <w:t xml:space="preserve"> Ecologia, </w:t>
      </w:r>
      <w:r w:rsidR="000164FE">
        <w:rPr>
          <w:rFonts w:asciiTheme="majorHAnsi" w:eastAsiaTheme="majorEastAsia" w:hAnsiTheme="majorHAnsi" w:cstheme="majorBidi"/>
          <w:color w:val="000000" w:themeColor="text1"/>
        </w:rPr>
        <w:t xml:space="preserve">o distúrbio é estudado </w:t>
      </w:r>
      <w:r w:rsidR="00AD4F60">
        <w:rPr>
          <w:rFonts w:asciiTheme="majorHAnsi" w:eastAsiaTheme="majorEastAsia" w:hAnsiTheme="majorHAnsi" w:cstheme="majorBidi"/>
          <w:color w:val="000000" w:themeColor="text1"/>
        </w:rPr>
        <w:t xml:space="preserve">enquanto fator ambiental que altera a disponibilidade de recursos </w:t>
      </w:r>
      <w:r w:rsidR="00F4115E">
        <w:rPr>
          <w:rFonts w:asciiTheme="majorHAnsi" w:eastAsiaTheme="majorEastAsia" w:hAnsiTheme="majorHAnsi" w:cstheme="majorBidi"/>
          <w:color w:val="000000" w:themeColor="text1"/>
        </w:rPr>
        <w:t>e a abundância das populações, ocasionando a exclusão competitiva de espécies menos favorecidas a depender do regime de distúrbio</w:t>
      </w:r>
      <w:r w:rsidR="00105D4B">
        <w:rPr>
          <w:rFonts w:asciiTheme="majorHAnsi" w:eastAsiaTheme="majorEastAsia" w:hAnsiTheme="majorHAnsi" w:cstheme="majorBidi"/>
          <w:color w:val="000000" w:themeColor="text1"/>
        </w:rPr>
        <w:t xml:space="preserve">. Na </w:t>
      </w:r>
      <w:r w:rsidR="00D6300C">
        <w:rPr>
          <w:rFonts w:asciiTheme="majorHAnsi" w:eastAsiaTheme="majorEastAsia" w:hAnsiTheme="majorHAnsi" w:cstheme="majorBidi"/>
          <w:color w:val="000000" w:themeColor="text1"/>
        </w:rPr>
        <w:t>Biologia Ev</w:t>
      </w:r>
      <w:r w:rsidR="009332EE">
        <w:rPr>
          <w:rFonts w:asciiTheme="majorHAnsi" w:eastAsiaTheme="majorEastAsia" w:hAnsiTheme="majorHAnsi" w:cstheme="majorBidi"/>
          <w:color w:val="000000" w:themeColor="text1"/>
        </w:rPr>
        <w:t xml:space="preserve">olutiva, </w:t>
      </w:r>
      <w:r w:rsidR="00920FCD">
        <w:rPr>
          <w:rFonts w:asciiTheme="majorHAnsi" w:eastAsiaTheme="majorEastAsia" w:hAnsiTheme="majorHAnsi" w:cstheme="majorBidi"/>
          <w:color w:val="000000" w:themeColor="text1"/>
        </w:rPr>
        <w:t>o distúrbio</w:t>
      </w:r>
      <w:r w:rsidR="00105D4B">
        <w:rPr>
          <w:rFonts w:asciiTheme="majorHAnsi" w:eastAsiaTheme="majorEastAsia" w:hAnsiTheme="majorHAnsi" w:cstheme="majorBidi"/>
          <w:color w:val="000000" w:themeColor="text1"/>
        </w:rPr>
        <w:t xml:space="preserve"> é avaliado </w:t>
      </w:r>
      <w:r w:rsidR="009332EE">
        <w:rPr>
          <w:rFonts w:asciiTheme="majorHAnsi" w:eastAsiaTheme="majorEastAsia" w:hAnsiTheme="majorHAnsi" w:cstheme="majorBidi"/>
          <w:color w:val="000000" w:themeColor="text1"/>
        </w:rPr>
        <w:t xml:space="preserve">enquanto pressão que, </w:t>
      </w:r>
      <w:r w:rsidR="00054D1B">
        <w:rPr>
          <w:rFonts w:asciiTheme="majorHAnsi" w:eastAsiaTheme="majorEastAsia" w:hAnsiTheme="majorHAnsi" w:cstheme="majorBidi"/>
          <w:color w:val="000000" w:themeColor="text1"/>
        </w:rPr>
        <w:t>dependendo</w:t>
      </w:r>
      <w:r w:rsidR="009332EE">
        <w:rPr>
          <w:rFonts w:asciiTheme="majorHAnsi" w:eastAsiaTheme="majorEastAsia" w:hAnsiTheme="majorHAnsi" w:cstheme="majorBidi"/>
          <w:color w:val="000000" w:themeColor="text1"/>
        </w:rPr>
        <w:t xml:space="preserve"> de sua regularidade no ambiente, determina a intensidade da resposta evolutiva das espécie</w:t>
      </w:r>
      <w:r w:rsidR="00105D4B">
        <w:rPr>
          <w:rFonts w:asciiTheme="majorHAnsi" w:eastAsiaTheme="majorEastAsia" w:hAnsiTheme="majorHAnsi" w:cstheme="majorBidi"/>
          <w:color w:val="000000" w:themeColor="text1"/>
        </w:rPr>
        <w:t>s</w:t>
      </w:r>
      <w:r w:rsidR="00920FCD">
        <w:rPr>
          <w:rFonts w:asciiTheme="majorHAnsi" w:eastAsiaTheme="majorEastAsia" w:hAnsiTheme="majorHAnsi" w:cstheme="majorBidi"/>
          <w:color w:val="000000" w:themeColor="text1"/>
        </w:rPr>
        <w:t xml:space="preserve"> e, assim, a</w:t>
      </w:r>
      <w:r w:rsidR="009E225A">
        <w:rPr>
          <w:rFonts w:asciiTheme="majorHAnsi" w:eastAsiaTheme="majorEastAsia" w:hAnsiTheme="majorHAnsi" w:cstheme="majorBidi"/>
          <w:color w:val="000000" w:themeColor="text1"/>
        </w:rPr>
        <w:t xml:space="preserve"> adaptação a estratégias de vida de maior aptidão</w:t>
      </w:r>
      <w:r w:rsidR="00105D4B">
        <w:rPr>
          <w:rFonts w:asciiTheme="majorHAnsi" w:eastAsiaTheme="majorEastAsia" w:hAnsiTheme="majorHAnsi" w:cstheme="majorBidi"/>
          <w:color w:val="000000" w:themeColor="text1"/>
        </w:rPr>
        <w:t>. Ainda que haja separação entre as duas áreas, a dinâmica ecológica influencia a dinâmica evolutiva e vice-versa.</w:t>
      </w:r>
      <w:r w:rsidR="000A50C3">
        <w:rPr>
          <w:rFonts w:asciiTheme="majorHAnsi" w:eastAsiaTheme="majorEastAsia" w:hAnsiTheme="majorHAnsi" w:cstheme="majorBidi"/>
          <w:color w:val="000000" w:themeColor="text1"/>
        </w:rPr>
        <w:t xml:space="preserve"> Estudos que integram Ecologia e Evolução tem sido cada vez mais recorrentes, no entanto, o distúrbio foi pouco ou nada estudado neste contexto. </w:t>
      </w:r>
      <w:r w:rsidR="00277208" w:rsidRPr="00E44048">
        <w:rPr>
          <w:rFonts w:asciiTheme="majorHAnsi" w:hAnsiTheme="majorHAnsi" w:cs="Times New Roman"/>
          <w:color w:val="000000" w:themeColor="text1"/>
        </w:rPr>
        <w:t xml:space="preserve">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44048">
        <w:rPr>
          <w:rFonts w:asciiTheme="majorHAnsi" w:hAnsiTheme="majorHAnsi" w:cs="Times New Roman"/>
          <w:i/>
          <w:color w:val="000000" w:themeColor="text1"/>
        </w:rPr>
        <w:t>trade-off</w:t>
      </w:r>
      <w:r w:rsidR="00277208" w:rsidRPr="00E44048">
        <w:rPr>
          <w:rFonts w:asciiTheme="majorHAnsi" w:hAnsiTheme="majorHAnsi" w:cs="Times New Roman"/>
          <w:color w:val="000000" w:themeColor="text1"/>
        </w:rPr>
        <w:t xml:space="preserve"> entre </w:t>
      </w:r>
      <w:r w:rsidR="00277208" w:rsidRPr="00E44048">
        <w:rPr>
          <w:rFonts w:asciiTheme="majorHAnsi" w:hAnsiTheme="majorHAnsi"/>
          <w:color w:val="000000" w:themeColor="text1"/>
        </w:rPr>
        <w:t>longevidade e fecundidade</w:t>
      </w:r>
      <w:r w:rsidR="00AD26E3">
        <w:rPr>
          <w:rFonts w:asciiTheme="majorHAnsi" w:hAnsiTheme="majorHAnsi"/>
          <w:color w:val="000000" w:themeColor="text1"/>
        </w:rPr>
        <w:t xml:space="preserve">. </w:t>
      </w:r>
      <w:r w:rsidR="008B215C">
        <w:rPr>
          <w:rFonts w:asciiTheme="majorHAnsi" w:hAnsiTheme="majorHAnsi"/>
          <w:color w:val="000000" w:themeColor="text1"/>
        </w:rPr>
        <w:t xml:space="preserve">O cenário evolutivo foi composto por populações (apenas uma espécie) com mutação; o cenário ecológico, por diversas espécies sem mutação e o cenário eco-evolutivo, por diversas espécies com mutação. </w:t>
      </w:r>
      <w:r w:rsidR="00AD26E3">
        <w:rPr>
          <w:rFonts w:asciiTheme="majorHAnsi" w:hAnsiTheme="majorHAnsi"/>
          <w:color w:val="000000" w:themeColor="text1"/>
        </w:rPr>
        <w:t>Observamos que o</w:t>
      </w:r>
      <w:r w:rsidR="00AD26E3" w:rsidRPr="00D25037">
        <w:rPr>
          <w:rFonts w:asciiTheme="majorHAnsi" w:hAnsiTheme="majorHAnsi"/>
          <w:color w:val="000000" w:themeColor="text1"/>
        </w:rPr>
        <w:t xml:space="preserve"> distúrbio esteve positivamente relacionado com a predominância de indivíduos fecundo</w:t>
      </w:r>
      <w:r w:rsidR="00AD26E3">
        <w:rPr>
          <w:rFonts w:asciiTheme="majorHAnsi" w:hAnsiTheme="majorHAnsi"/>
          <w:color w:val="000000" w:themeColor="text1"/>
        </w:rPr>
        <w:t xml:space="preserve">s em todos os cenários, mas </w:t>
      </w:r>
      <w:r w:rsidR="000921E3" w:rsidRPr="00D25037">
        <w:rPr>
          <w:rFonts w:asciiTheme="majorHAnsi" w:hAnsiTheme="majorHAnsi"/>
          <w:color w:val="000000" w:themeColor="text1"/>
        </w:rPr>
        <w:t>o efeito do distúrbio sobre a diversidade de estratégias</w:t>
      </w:r>
      <w:r w:rsidR="00AD26E3" w:rsidRPr="00D25037">
        <w:rPr>
          <w:rFonts w:asciiTheme="majorHAnsi" w:hAnsiTheme="majorHAnsi"/>
          <w:color w:val="000000" w:themeColor="text1"/>
        </w:rPr>
        <w:t xml:space="preserve"> variou</w:t>
      </w:r>
      <w:r w:rsidR="00AD26E3">
        <w:rPr>
          <w:rFonts w:asciiTheme="majorHAnsi" w:hAnsiTheme="majorHAnsi"/>
          <w:color w:val="000000" w:themeColor="text1"/>
        </w:rPr>
        <w:t>. Nos cenários evolutivo e eco-evolutivo, a diversidade de estratégias aumentou com a intensificação do distúrbio, enquanto no cenário ecológico a diversidade caiu, o que indica</w:t>
      </w:r>
      <w:r w:rsidR="00D0205E">
        <w:rPr>
          <w:rFonts w:asciiTheme="majorHAnsi" w:hAnsiTheme="majorHAnsi"/>
          <w:color w:val="000000" w:themeColor="text1"/>
        </w:rPr>
        <w:t xml:space="preserve"> a importância da mutação como fonte de novas </w:t>
      </w:r>
      <w:r w:rsidR="008B215C">
        <w:rPr>
          <w:rFonts w:asciiTheme="majorHAnsi" w:hAnsiTheme="majorHAnsi"/>
          <w:color w:val="000000" w:themeColor="text1"/>
        </w:rPr>
        <w:t>variantes da estratégia quando há</w:t>
      </w:r>
      <w:r w:rsidR="00D0205E">
        <w:rPr>
          <w:rFonts w:asciiTheme="majorHAnsi" w:hAnsiTheme="majorHAnsi"/>
          <w:color w:val="000000" w:themeColor="text1"/>
        </w:rPr>
        <w:t xml:space="preserve"> </w:t>
      </w:r>
      <w:r w:rsidR="008B215C">
        <w:rPr>
          <w:rFonts w:asciiTheme="majorHAnsi" w:hAnsiTheme="majorHAnsi"/>
          <w:color w:val="000000" w:themeColor="text1"/>
        </w:rPr>
        <w:t>renovação de indivíduos da comunidade em função da mortalidade elevada.</w:t>
      </w:r>
      <w:r w:rsidR="00D0205E">
        <w:rPr>
          <w:rFonts w:asciiTheme="majorHAnsi" w:hAnsiTheme="majorHAnsi"/>
          <w:color w:val="000000" w:themeColor="text1"/>
        </w:rPr>
        <w:t xml:space="preserve"> </w:t>
      </w:r>
      <w:r w:rsidR="00AD26E3">
        <w:rPr>
          <w:rFonts w:asciiTheme="majorHAnsi" w:hAnsiTheme="majorHAnsi"/>
          <w:color w:val="000000" w:themeColor="text1"/>
        </w:rPr>
        <w:t>Apenas no cenário eco-evolutivo</w:t>
      </w:r>
      <w:r w:rsidR="00E92747">
        <w:rPr>
          <w:rFonts w:asciiTheme="majorHAnsi" w:hAnsiTheme="majorHAnsi"/>
          <w:color w:val="000000" w:themeColor="text1"/>
        </w:rPr>
        <w:t xml:space="preserve">, </w:t>
      </w:r>
      <w:r w:rsidR="004D558C">
        <w:rPr>
          <w:rFonts w:asciiTheme="majorHAnsi" w:hAnsiTheme="majorHAnsi"/>
          <w:color w:val="000000" w:themeColor="text1"/>
        </w:rPr>
        <w:t>houve um pico de heterogeneidade interespecífica de estratégias em níveis intermediá</w:t>
      </w:r>
      <w:r w:rsidR="000E64EF">
        <w:rPr>
          <w:rFonts w:asciiTheme="majorHAnsi" w:hAnsiTheme="majorHAnsi"/>
          <w:color w:val="000000" w:themeColor="text1"/>
        </w:rPr>
        <w:t xml:space="preserve">rios de distúrbio, dado que o isolamento reprodutivo das espécies </w:t>
      </w:r>
      <w:r w:rsidR="00D702A7">
        <w:rPr>
          <w:rFonts w:asciiTheme="majorHAnsi" w:hAnsiTheme="majorHAnsi"/>
        </w:rPr>
        <w:t xml:space="preserve">permite que </w:t>
      </w:r>
      <w:r w:rsidR="00E92747" w:rsidRPr="00980F59">
        <w:rPr>
          <w:rFonts w:asciiTheme="majorHAnsi" w:hAnsiTheme="majorHAnsi"/>
        </w:rPr>
        <w:t xml:space="preserve">parte </w:t>
      </w:r>
      <w:r w:rsidR="008B6813">
        <w:rPr>
          <w:rFonts w:asciiTheme="majorHAnsi" w:hAnsiTheme="majorHAnsi"/>
        </w:rPr>
        <w:t>delas</w:t>
      </w:r>
      <w:r w:rsidR="007B399F">
        <w:rPr>
          <w:rFonts w:asciiTheme="majorHAnsi" w:hAnsiTheme="majorHAnsi"/>
        </w:rPr>
        <w:t xml:space="preserve"> consiga</w:t>
      </w:r>
      <w:r w:rsidR="00E92747" w:rsidRPr="00980F59">
        <w:rPr>
          <w:rFonts w:asciiTheme="majorHAnsi" w:hAnsiTheme="majorHAnsi"/>
        </w:rPr>
        <w:t xml:space="preserve"> se adaptar ao ambiente com distúrbio e outra parte se adapte ao ambiente sem distúrbio</w:t>
      </w:r>
      <w:r w:rsidR="003B63F0">
        <w:rPr>
          <w:rFonts w:asciiTheme="majorHAnsi" w:hAnsiTheme="majorHAnsi"/>
        </w:rPr>
        <w:t xml:space="preserve"> e, c</w:t>
      </w:r>
      <w:r w:rsidR="00D702A7">
        <w:rPr>
          <w:rFonts w:asciiTheme="majorHAnsi" w:hAnsiTheme="majorHAnsi"/>
        </w:rPr>
        <w:t>aso algum tipo de estratégia seja extinto</w:t>
      </w:r>
      <w:r w:rsidR="003D26D5">
        <w:rPr>
          <w:rFonts w:asciiTheme="majorHAnsi" w:hAnsiTheme="majorHAnsi"/>
        </w:rPr>
        <w:t>, pode ser recuperado</w:t>
      </w:r>
      <w:r w:rsidR="007B399F">
        <w:rPr>
          <w:rFonts w:asciiTheme="majorHAnsi" w:hAnsiTheme="majorHAnsi"/>
        </w:rPr>
        <w:t xml:space="preserve"> </w:t>
      </w:r>
      <w:r w:rsidR="00772A4A">
        <w:rPr>
          <w:rFonts w:asciiTheme="majorHAnsi" w:hAnsiTheme="majorHAnsi"/>
        </w:rPr>
        <w:t>por meio da mutação</w:t>
      </w:r>
      <w:r w:rsidR="007B399F">
        <w:rPr>
          <w:rFonts w:asciiTheme="majorHAnsi" w:hAnsiTheme="majorHAnsi"/>
        </w:rPr>
        <w:t>.</w:t>
      </w:r>
      <w:r w:rsidR="005C03A8">
        <w:rPr>
          <w:rFonts w:asciiTheme="majorHAnsi" w:hAnsiTheme="majorHAnsi"/>
        </w:rPr>
        <w:t xml:space="preserve"> </w:t>
      </w:r>
      <w:r w:rsidR="00EF0AFB">
        <w:rPr>
          <w:rFonts w:asciiTheme="majorHAnsi" w:hAnsiTheme="majorHAnsi"/>
        </w:rPr>
        <w:t>Dado que os diferentes cenários resultaram em padrões distintos de frequência de estratégias de vida, este estudo</w:t>
      </w:r>
      <w:r w:rsidR="00A2349E">
        <w:rPr>
          <w:rFonts w:asciiTheme="majorHAnsi" w:hAnsiTheme="majorHAnsi"/>
        </w:rPr>
        <w:t xml:space="preserve"> </w:t>
      </w:r>
      <w:r w:rsidR="002D2621">
        <w:rPr>
          <w:rFonts w:asciiTheme="majorHAnsi" w:hAnsiTheme="majorHAnsi"/>
        </w:rPr>
        <w:t>evidencia</w:t>
      </w:r>
      <w:r w:rsidR="007001F7">
        <w:rPr>
          <w:rFonts w:asciiTheme="majorHAnsi" w:hAnsiTheme="majorHAnsi"/>
        </w:rPr>
        <w:t xml:space="preserve"> a importância de estudarmos o efeito do distúrbio na estrutura e na dinâ</w:t>
      </w:r>
      <w:r w:rsidR="00895600">
        <w:rPr>
          <w:rFonts w:asciiTheme="majorHAnsi" w:hAnsiTheme="majorHAnsi"/>
        </w:rPr>
        <w:t xml:space="preserve">mica de comunidades unindo processos </w:t>
      </w:r>
      <w:r w:rsidR="002D2621">
        <w:rPr>
          <w:rFonts w:asciiTheme="majorHAnsi" w:hAnsiTheme="majorHAnsi"/>
        </w:rPr>
        <w:t>que são</w:t>
      </w:r>
      <w:r w:rsidR="00895600">
        <w:rPr>
          <w:rFonts w:asciiTheme="majorHAnsi" w:hAnsiTheme="majorHAnsi"/>
        </w:rPr>
        <w:t xml:space="preserve"> </w:t>
      </w:r>
      <w:r w:rsidR="002D2621">
        <w:rPr>
          <w:rFonts w:asciiTheme="majorHAnsi" w:hAnsiTheme="majorHAnsi"/>
        </w:rPr>
        <w:t xml:space="preserve">tipicamente </w:t>
      </w:r>
      <w:r w:rsidR="00895600">
        <w:rPr>
          <w:rFonts w:asciiTheme="majorHAnsi" w:hAnsiTheme="majorHAnsi"/>
        </w:rPr>
        <w:t>estudados</w:t>
      </w:r>
      <w:r w:rsidR="002D2621" w:rsidRPr="002D2621">
        <w:rPr>
          <w:rFonts w:asciiTheme="majorHAnsi" w:hAnsiTheme="majorHAnsi"/>
        </w:rPr>
        <w:t xml:space="preserve"> </w:t>
      </w:r>
      <w:r w:rsidR="002D2621">
        <w:rPr>
          <w:rFonts w:asciiTheme="majorHAnsi" w:hAnsiTheme="majorHAnsi"/>
        </w:rPr>
        <w:t>de forma isolada</w:t>
      </w:r>
      <w:r w:rsidR="00895600">
        <w:rPr>
          <w:rFonts w:asciiTheme="majorHAnsi" w:hAnsiTheme="majorHAnsi"/>
        </w:rPr>
        <w:t xml:space="preserve"> pela Ecologia e pela Biologia Evolutiva.</w:t>
      </w:r>
    </w:p>
    <w:p w14:paraId="5661F00A" w14:textId="77777777" w:rsidR="00D76700" w:rsidRDefault="00D76700" w:rsidP="00D76700">
      <w:pPr>
        <w:spacing w:line="276" w:lineRule="auto"/>
        <w:contextualSpacing/>
        <w:jc w:val="both"/>
        <w:rPr>
          <w:rFonts w:asciiTheme="majorHAnsi" w:hAnsiTheme="majorHAnsi"/>
        </w:rPr>
      </w:pPr>
    </w:p>
    <w:p w14:paraId="77E520E2" w14:textId="77777777" w:rsidR="005C5E85" w:rsidRDefault="005C5E85" w:rsidP="00D76700">
      <w:pPr>
        <w:spacing w:line="276" w:lineRule="auto"/>
        <w:contextualSpacing/>
        <w:jc w:val="both"/>
        <w:rPr>
          <w:rFonts w:asciiTheme="majorHAnsi" w:hAnsiTheme="majorHAnsi"/>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w:t>
      </w:r>
      <w:r w:rsidR="00B600D2">
        <w:rPr>
          <w:rFonts w:asciiTheme="majorHAnsi" w:hAnsiTheme="majorHAnsi"/>
        </w:rPr>
        <w:t xml:space="preserve">diversidade, </w:t>
      </w:r>
      <w:r w:rsidR="00E05C19">
        <w:rPr>
          <w:rFonts w:asciiTheme="majorHAnsi" w:hAnsiTheme="majorHAnsi"/>
        </w:rPr>
        <w:t xml:space="preserve">Ecologia, </w:t>
      </w:r>
      <w:r w:rsidR="00B600D2">
        <w:rPr>
          <w:rFonts w:asciiTheme="majorHAnsi" w:hAnsiTheme="majorHAnsi"/>
        </w:rPr>
        <w:t>Evolução</w:t>
      </w:r>
    </w:p>
    <w:bookmarkEnd w:id="0"/>
    <w:p w14:paraId="759D3F8B" w14:textId="648970F4" w:rsidR="008E5475" w:rsidRPr="00011943" w:rsidRDefault="008E5475" w:rsidP="008E5475">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92032" behindDoc="0" locked="0" layoutInCell="1" allowOverlap="1" wp14:anchorId="6D3C3BD6" wp14:editId="3AD081C5">
                <wp:simplePos x="0" y="0"/>
                <wp:positionH relativeFrom="column">
                  <wp:posOffset>-976745</wp:posOffset>
                </wp:positionH>
                <wp:positionV relativeFrom="paragraph">
                  <wp:posOffset>459740</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C98677"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AqlwJv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0AB03D"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7F7F7F" w:themeColor="text1" w:themeTint="80"/>
          <w:sz w:val="28"/>
          <w:szCs w:val="28"/>
        </w:rPr>
        <w:t>3</w:t>
      </w:r>
      <w:r w:rsidRPr="00D24BD2">
        <w:rPr>
          <w:rFonts w:ascii="Calibri" w:hAnsi="Calibri"/>
          <w:b/>
          <w:sz w:val="28"/>
          <w:szCs w:val="28"/>
        </w:rPr>
        <w:tab/>
      </w:r>
      <w:r>
        <w:rPr>
          <w:rFonts w:ascii="Calibri" w:hAnsi="Calibri"/>
          <w:b/>
          <w:color w:val="000000" w:themeColor="text1"/>
          <w:sz w:val="28"/>
          <w:szCs w:val="28"/>
        </w:rPr>
        <w:t>INTRODUÇÃO</w:t>
      </w:r>
    </w:p>
    <w:p w14:paraId="2C9BBA06" w14:textId="77777777" w:rsidR="008E5475" w:rsidRPr="008153C2" w:rsidRDefault="008E5475" w:rsidP="008E5475">
      <w:pPr>
        <w:pStyle w:val="p2"/>
        <w:contextualSpacing/>
        <w:rPr>
          <w:rFonts w:ascii="Calibri Light" w:hAnsi="Calibri Light"/>
          <w:sz w:val="22"/>
          <w:szCs w:val="22"/>
        </w:rPr>
      </w:pPr>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71C1B95" w14:textId="2784E5AF" w:rsidR="00D11E0B" w:rsidRPr="00011943" w:rsidRDefault="00D11E0B" w:rsidP="00D11E0B">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95104" behindDoc="0" locked="0" layoutInCell="1" allowOverlap="1" wp14:anchorId="55AB15AD" wp14:editId="1F6B6C69">
                <wp:simplePos x="0" y="0"/>
                <wp:positionH relativeFrom="column">
                  <wp:posOffset>-976745</wp:posOffset>
                </wp:positionH>
                <wp:positionV relativeFrom="paragraph">
                  <wp:posOffset>459740</wp:posOffset>
                </wp:positionV>
                <wp:extent cx="7657580" cy="0"/>
                <wp:effectExtent l="0" t="0" r="13335" b="25400"/>
                <wp:wrapNone/>
                <wp:docPr id="35" name="Straight Connector 35"/>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0A5FB" id="Straight Connector 35"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Fd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vdrzrxw9EaPCYU5&#10;9ontwXtyEJBRkJwaQmwIsPcHnE4xHDDLPmt0TFsTvtMQFCNIGjsXny+zz+qcmKTLzc16s76l55DX&#10;WDVSZKqAMX1Q4FjetNwany0QjTh9jInKUuo1JV9bzwZqfrlZ1yUtgjXdg7E2B8sYqb1FdhI0AEJK&#10;5dMqSyGWF5l0sp4us8BRUtmli1VjjS9Kk0nU+ijuj7zLidd6ys4wTV3MwKm7PNevG7oCp/wMVWV0&#10;/wY8I0pl8GkGO+MBR29+rZ7Oc+Ux/+rAqDtb8ATdpTx2sYZmsDg3/Zc85C/PBf78q3c/AQ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P1JBXT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96128" behindDoc="0" locked="0" layoutInCell="1" allowOverlap="1" wp14:anchorId="772AB475" wp14:editId="3C59F52C">
                <wp:simplePos x="0" y="0"/>
                <wp:positionH relativeFrom="column">
                  <wp:posOffset>-976630</wp:posOffset>
                </wp:positionH>
                <wp:positionV relativeFrom="paragraph">
                  <wp:posOffset>-222250</wp:posOffset>
                </wp:positionV>
                <wp:extent cx="7655560" cy="2540"/>
                <wp:effectExtent l="0" t="0" r="40640" b="48260"/>
                <wp:wrapNone/>
                <wp:docPr id="36" name="Straight Connector 36"/>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157174" id="Straight Connector 36" o:spid="_x0000_s1026" style="position:absolute;flip:y;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ZzY//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7F7F7F" w:themeColor="text1" w:themeTint="80"/>
          <w:sz w:val="28"/>
          <w:szCs w:val="28"/>
        </w:rPr>
        <w:t>4</w:t>
      </w:r>
      <w:r w:rsidRPr="00D24BD2">
        <w:rPr>
          <w:rFonts w:ascii="Calibri" w:hAnsi="Calibri"/>
          <w:b/>
          <w:sz w:val="28"/>
          <w:szCs w:val="28"/>
        </w:rPr>
        <w:tab/>
      </w:r>
      <w:r>
        <w:rPr>
          <w:rFonts w:ascii="Calibri" w:hAnsi="Calibri"/>
          <w:b/>
          <w:color w:val="000000" w:themeColor="text1"/>
          <w:sz w:val="28"/>
          <w:szCs w:val="28"/>
        </w:rPr>
        <w:t>MATERIAL E MÉTODOS</w:t>
      </w:r>
    </w:p>
    <w:p w14:paraId="4C5AE25E" w14:textId="77777777" w:rsidR="00D11E0B" w:rsidRPr="008153C2" w:rsidRDefault="00D11E0B" w:rsidP="00D11E0B">
      <w:pPr>
        <w:pStyle w:val="p2"/>
        <w:contextualSpacing/>
        <w:rPr>
          <w:rFonts w:ascii="Calibri Light" w:hAnsi="Calibri Light"/>
          <w:sz w:val="22"/>
          <w:szCs w:val="22"/>
        </w:rPr>
      </w:pP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t>V</w:t>
      </w:r>
      <w:r w:rsidRPr="007C4554">
        <w:rPr>
          <w:rFonts w:asciiTheme="minorHAnsi" w:hAnsiTheme="minorHAnsi"/>
          <w:b/>
          <w:sz w:val="24"/>
          <w:szCs w:val="24"/>
        </w:rPr>
        <w:t>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
      <w:r w:rsidRPr="00233AB2">
        <w:rPr>
          <w:rFonts w:asciiTheme="majorHAnsi" w:hAnsiTheme="majorHAnsi"/>
          <w:sz w:val="24"/>
          <w:szCs w:val="24"/>
        </w:rPr>
        <w:t>três variáveis preditoras</w:t>
      </w:r>
      <w:commentRangeEnd w:id="1"/>
      <w:r w:rsidR="00C0716E">
        <w:rPr>
          <w:rStyle w:val="CommentReference"/>
          <w:rFonts w:asciiTheme="minorHAnsi" w:hAnsiTheme="minorHAnsi" w:cstheme="minorBidi"/>
        </w:rPr>
        <w:commentReference w:id="1"/>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3117B259" w14:textId="77777777" w:rsidR="008E5475" w:rsidRPr="00A41712" w:rsidRDefault="008E5475"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Cenário eco-evolutivo: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57BA0388" w14:textId="51EBC62E" w:rsidR="00D0528F" w:rsidRPr="00011943" w:rsidRDefault="00D0528F" w:rsidP="00D0528F">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82816" behindDoc="0" locked="0" layoutInCell="1" allowOverlap="1" wp14:anchorId="5AA6500F" wp14:editId="395A3FC4">
                <wp:simplePos x="0" y="0"/>
                <wp:positionH relativeFrom="column">
                  <wp:posOffset>-976745</wp:posOffset>
                </wp:positionH>
                <wp:positionV relativeFrom="paragraph">
                  <wp:posOffset>459740</wp:posOffset>
                </wp:positionV>
                <wp:extent cx="7657580" cy="0"/>
                <wp:effectExtent l="0" t="0" r="13335" b="25400"/>
                <wp:wrapNone/>
                <wp:docPr id="27" name="Straight Connector 2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3E27CD" id="Straight Connector 27"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yneu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tWGMy8cvdFjQmGO&#10;fWJ78J4cBGQUJKeGEBsC7P0Bp1MMB8yyzxod09aE7zQExQiSxs7F58vsszonJulyc7PerG/pOeQ1&#10;Vo0UmSpgTB8UOJY3LbfGZwtEI04fY6KylHpNydfWs6Hl75ebdV3SIljTPRhrc7CMkdpbZCdBAyCk&#10;VD6tshRieZFJJ+vpMgscJZVdulg11viiNJlErY/i/si7nHitp+wM09TFDJy6y3P9uqErcMrPUFVG&#10;92/AM6JUBp9msDMecPTm1+rpPFce868OjLqzBU/QXcpjF2toBotz03/JQ/7yXODPv3r3Ew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Fdcp3r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83840" behindDoc="0" locked="0" layoutInCell="1" allowOverlap="1" wp14:anchorId="564D26C1" wp14:editId="68D4B12C">
                <wp:simplePos x="0" y="0"/>
                <wp:positionH relativeFrom="column">
                  <wp:posOffset>-976630</wp:posOffset>
                </wp:positionH>
                <wp:positionV relativeFrom="paragraph">
                  <wp:posOffset>-222250</wp:posOffset>
                </wp:positionV>
                <wp:extent cx="7655560" cy="2540"/>
                <wp:effectExtent l="0" t="0" r="40640" b="48260"/>
                <wp:wrapNone/>
                <wp:docPr id="28" name="Straight Connector 28"/>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1FC63C" id="Straight Connector 28" o:spid="_x0000_s1026" style="position:absolute;flip:y;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FVw2t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Pr>
          <w:rFonts w:ascii="Calibri" w:hAnsi="Calibri"/>
          <w:b/>
          <w:color w:val="7F7F7F" w:themeColor="text1" w:themeTint="80"/>
          <w:sz w:val="28"/>
          <w:szCs w:val="28"/>
        </w:rPr>
        <w:t>6</w:t>
      </w:r>
      <w:r w:rsidRPr="00D24BD2">
        <w:rPr>
          <w:rFonts w:ascii="Calibri" w:hAnsi="Calibri"/>
          <w:b/>
          <w:sz w:val="28"/>
          <w:szCs w:val="28"/>
        </w:rPr>
        <w:tab/>
      </w:r>
      <w:r>
        <w:rPr>
          <w:rFonts w:ascii="Calibri" w:hAnsi="Calibri"/>
          <w:b/>
          <w:color w:val="000000" w:themeColor="text1"/>
          <w:sz w:val="28"/>
          <w:szCs w:val="28"/>
        </w:rPr>
        <w:t>DI</w:t>
      </w:r>
      <w:r w:rsidRPr="00011943">
        <w:rPr>
          <w:rFonts w:ascii="Calibri" w:hAnsi="Calibri"/>
          <w:b/>
          <w:color w:val="000000" w:themeColor="text1"/>
          <w:sz w:val="28"/>
          <w:szCs w:val="28"/>
        </w:rPr>
        <w:t>S</w:t>
      </w:r>
      <w:r>
        <w:rPr>
          <w:rFonts w:ascii="Calibri" w:hAnsi="Calibri"/>
          <w:b/>
          <w:color w:val="000000" w:themeColor="text1"/>
          <w:sz w:val="28"/>
          <w:szCs w:val="28"/>
        </w:rPr>
        <w:t>CUSSÃO</w:t>
      </w:r>
    </w:p>
    <w:p w14:paraId="16266967" w14:textId="77777777" w:rsidR="00D0528F" w:rsidRPr="008153C2" w:rsidRDefault="00D0528F" w:rsidP="00D0528F">
      <w:pPr>
        <w:pStyle w:val="p2"/>
        <w:contextualSpacing/>
        <w:rPr>
          <w:rFonts w:ascii="Calibri Light" w:hAnsi="Calibri Light"/>
          <w:sz w:val="22"/>
          <w:szCs w:val="22"/>
        </w:rPr>
      </w:pPr>
    </w:p>
    <w:p w14:paraId="766DEF3D" w14:textId="48ACD1AA" w:rsidR="00085C73" w:rsidRPr="00D0528F"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w:t>
      </w:r>
      <w:r w:rsidRPr="00980F59">
        <w:rPr>
          <w:rFonts w:asciiTheme="majorHAnsi" w:hAnsiTheme="majorHAnsi"/>
          <w:color w:val="000000" w:themeColor="text1"/>
        </w:rPr>
        <w:lastRenderedPageBreak/>
        <w:t xml:space="preserve">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Reznick, </w:t>
      </w:r>
      <w:r w:rsidR="00194690" w:rsidRPr="00194690">
        <w:rPr>
          <w:rFonts w:asciiTheme="majorHAnsi" w:hAnsiTheme="majorHAnsi"/>
          <w:color w:val="000000" w:themeColor="text1"/>
        </w:rPr>
        <w:lastRenderedPageBreak/>
        <w:t>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w:t>
      </w:r>
      <w:r w:rsidRPr="00980F59">
        <w:rPr>
          <w:rFonts w:asciiTheme="majorHAnsi" w:hAnsiTheme="majorHAnsi"/>
          <w:color w:val="000000" w:themeColor="text1"/>
        </w:rPr>
        <w:lastRenderedPageBreak/>
        <w:t xml:space="preserve">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w:t>
      </w:r>
      <w:r w:rsidRPr="00980F59">
        <w:rPr>
          <w:rFonts w:asciiTheme="majorHAnsi" w:hAnsiTheme="majorHAnsi"/>
          <w:color w:val="000000" w:themeColor="text1"/>
        </w:rPr>
        <w:lastRenderedPageBreak/>
        <w:t>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w:t>
      </w:r>
      <w:r w:rsidRPr="00980F59">
        <w:rPr>
          <w:rFonts w:asciiTheme="majorHAnsi" w:hAnsiTheme="majorHAnsi"/>
          <w:color w:val="000000" w:themeColor="text1"/>
        </w:rPr>
        <w:lastRenderedPageBreak/>
        <w:t xml:space="preserve">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w:t>
      </w:r>
      <w:r w:rsidRPr="00A7189E">
        <w:rPr>
          <w:rFonts w:asciiTheme="majorHAnsi" w:hAnsiTheme="majorHAnsi"/>
          <w:color w:val="000000" w:themeColor="text1"/>
        </w:rPr>
        <w:lastRenderedPageBreak/>
        <w:t>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 xml:space="preserve">storage </w:t>
      </w:r>
      <w:r w:rsidRPr="00980F59">
        <w:rPr>
          <w:rFonts w:asciiTheme="majorHAnsi" w:hAnsiTheme="majorHAnsi"/>
          <w:i/>
          <w:color w:val="000000" w:themeColor="text1"/>
        </w:rPr>
        <w:lastRenderedPageBreak/>
        <w:t>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w:t>
      </w:r>
      <w:r w:rsidRPr="00980F59">
        <w:rPr>
          <w:rFonts w:asciiTheme="majorHAnsi" w:hAnsiTheme="majorHAnsi"/>
        </w:rPr>
        <w:lastRenderedPageBreak/>
        <w:t xml:space="preserve">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39ED2B05"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w:t>
      </w:r>
      <w:r w:rsidRPr="00980F59">
        <w:rPr>
          <w:rFonts w:asciiTheme="majorHAnsi" w:hAnsiTheme="majorHAnsi"/>
        </w:rPr>
        <w:lastRenderedPageBreak/>
        <w:t>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537D39">
        <w:rPr>
          <w:rFonts w:asciiTheme="majorHAnsi" w:hAnsiTheme="majorHAnsi"/>
        </w:rPr>
        <w:t xml:space="preserve"> </w:t>
      </w:r>
      <w:r w:rsidRPr="00980F59">
        <w:rPr>
          <w:rFonts w:asciiTheme="majorHAnsi" w:hAnsiTheme="majorHAnsi"/>
          <w:highlight w:val="red"/>
        </w:rPr>
        <w:t>FAZER UMA ULTIMA FRASE (falar do distúrbio).</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095E1C09" w14:textId="77777777" w:rsidR="00D0528F" w:rsidRDefault="00D0528F" w:rsidP="00980F59">
      <w:pPr>
        <w:ind w:firstLine="720"/>
        <w:contextualSpacing/>
        <w:jc w:val="both"/>
        <w:rPr>
          <w:rFonts w:asciiTheme="majorHAnsi" w:hAnsiTheme="majorHAnsi"/>
        </w:rPr>
      </w:pPr>
    </w:p>
    <w:p w14:paraId="10EEA830" w14:textId="77777777" w:rsidR="00F21DA5" w:rsidRDefault="00F21DA5" w:rsidP="009E7DE0">
      <w:pPr>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2EB6EBF1" w14:textId="77777777" w:rsidR="00F21DA5" w:rsidRDefault="00F21DA5" w:rsidP="00980F59">
      <w:pPr>
        <w:ind w:firstLine="720"/>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3CA147CA" w14:textId="0AE3147B" w:rsidR="00D0528F" w:rsidRPr="00011943" w:rsidRDefault="00D0528F" w:rsidP="00D0528F">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85888" behindDoc="0" locked="0" layoutInCell="1" allowOverlap="1" wp14:anchorId="05D85936" wp14:editId="57E31441">
                <wp:simplePos x="0" y="0"/>
                <wp:positionH relativeFrom="column">
                  <wp:posOffset>-976745</wp:posOffset>
                </wp:positionH>
                <wp:positionV relativeFrom="paragraph">
                  <wp:posOffset>459740</wp:posOffset>
                </wp:positionV>
                <wp:extent cx="7657580" cy="0"/>
                <wp:effectExtent l="0" t="0" r="13335" b="25400"/>
                <wp:wrapNone/>
                <wp:docPr id="29" name="Straight Connector 2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160B8B" id="Straight Connector 2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GraMZL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86912" behindDoc="0" locked="0" layoutInCell="1" allowOverlap="1" wp14:anchorId="3D8CDED3" wp14:editId="604D1CFE">
                <wp:simplePos x="0" y="0"/>
                <wp:positionH relativeFrom="column">
                  <wp:posOffset>-976630</wp:posOffset>
                </wp:positionH>
                <wp:positionV relativeFrom="paragraph">
                  <wp:posOffset>-222250</wp:posOffset>
                </wp:positionV>
                <wp:extent cx="7655560" cy="2540"/>
                <wp:effectExtent l="0" t="0" r="40640" b="48260"/>
                <wp:wrapNone/>
                <wp:docPr id="30" name="Straight Connector 3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6C0F2B" id="Straight Connector 30" o:spid="_x0000_s1026" style="position:absolute;flip: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wtV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FuyxwlLb/SQgtCn&#10;LrEDOkcOYmAUJKd6H2sCHNwxTKfojyHLHlSwTBntv9EQFCNIGhuKz5fZZxgSk3R5s91sNluqJym2&#10;3rwr5NXIktl8iOkDoGV503CjXXZB1OL8MSaqTKnXlHxtHOup/9XNZlnSIhrd3mtjcrBMEhxMYGdB&#10;MyCkBJfWWQ2xPMukk3F0mTWOqsouXQyMNb6AIp+o+1HfH3lXE69xlJ1hirqYgVN3ebRfNnQFTvkZ&#10;CmV6/wY8I0pldGkGW+0wjN78Wj0Nc+Ux/+rAqDtb8ITtpbx3sYbGsDg3fZk858/PBf7zY+9/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g5wtV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7F7F7F" w:themeColor="text1" w:themeTint="80"/>
          <w:sz w:val="28"/>
          <w:szCs w:val="28"/>
        </w:rPr>
        <w:t>7</w:t>
      </w:r>
      <w:r w:rsidRPr="00D24BD2">
        <w:rPr>
          <w:rFonts w:ascii="Calibri" w:hAnsi="Calibri"/>
          <w:b/>
          <w:sz w:val="28"/>
          <w:szCs w:val="28"/>
        </w:rPr>
        <w:tab/>
      </w:r>
      <w:r>
        <w:rPr>
          <w:rFonts w:ascii="Calibri" w:hAnsi="Calibri"/>
          <w:b/>
          <w:color w:val="000000" w:themeColor="text1"/>
          <w:sz w:val="28"/>
          <w:szCs w:val="28"/>
        </w:rPr>
        <w:t>REFERÊNCIAS BIBLIOGRÁFICAS</w:t>
      </w:r>
    </w:p>
    <w:p w14:paraId="2E40275C" w14:textId="77777777" w:rsidR="008D5A57" w:rsidRDefault="008D5A57" w:rsidP="00B93E0A">
      <w:pPr>
        <w:spacing w:line="276" w:lineRule="auto"/>
        <w:jc w:val="both"/>
        <w:rPr>
          <w:rFonts w:asciiTheme="majorHAnsi" w:hAnsiTheme="majorHAnsi" w:cs="Times New Roman"/>
          <w:color w:val="000000" w:themeColor="text1"/>
        </w:rPr>
      </w:pP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4E2FA93E"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hyperlink r:id="rId24" w:history="1">
        <w:r w:rsidRPr="00A77E70">
          <w:rPr>
            <w:rStyle w:val="Hyperlink"/>
            <w:rFonts w:asciiTheme="majorHAnsi" w:hAnsiTheme="majorHAnsi" w:cs="Times New Roman"/>
            <w:lang w:val="en-US"/>
          </w:rPr>
          <w:t>http://doi.org/10.1126/science.1091698</w:t>
        </w:r>
      </w:hyperlink>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FF08745" w14:textId="2937780A" w:rsidR="003463E3" w:rsidRPr="00D24BD2" w:rsidRDefault="003463E3" w:rsidP="003463E3">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rPr>
        <w:lastRenderedPageBreak/>
        <mc:AlternateContent>
          <mc:Choice Requires="wps">
            <w:drawing>
              <wp:anchor distT="0" distB="0" distL="114300" distR="114300" simplePos="0" relativeHeight="251698176" behindDoc="0" locked="0" layoutInCell="1" allowOverlap="1" wp14:anchorId="6C118B9B" wp14:editId="70DFC959">
                <wp:simplePos x="0" y="0"/>
                <wp:positionH relativeFrom="column">
                  <wp:posOffset>-979714</wp:posOffset>
                </wp:positionH>
                <wp:positionV relativeFrom="paragraph">
                  <wp:posOffset>459740</wp:posOffset>
                </wp:positionV>
                <wp:extent cx="7622449" cy="0"/>
                <wp:effectExtent l="0" t="0" r="23495" b="25400"/>
                <wp:wrapNone/>
                <wp:docPr id="42" name="Straight Connector 42"/>
                <wp:cNvGraphicFramePr/>
                <a:graphic xmlns:a="http://schemas.openxmlformats.org/drawingml/2006/main">
                  <a:graphicData uri="http://schemas.microsoft.com/office/word/2010/wordprocessingShape">
                    <wps:wsp>
                      <wps:cNvCnPr/>
                      <wps:spPr>
                        <a:xfrm flipV="1">
                          <a:off x="0" y="0"/>
                          <a:ext cx="7622449"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AE641D" id="Straight Connector 42" o:spid="_x0000_s1026" style="position:absolute;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15pt,36.2pt" to="523.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" strokecolor="#ed7d31 [3205]" strokeweight="2.5pt">
                <v:stroke joinstyle="miter"/>
              </v:line>
            </w:pict>
          </mc:Fallback>
        </mc:AlternateContent>
      </w:r>
      <w:r w:rsidRPr="00A96594">
        <w:rPr>
          <w:rFonts w:ascii="Calibri" w:hAnsi="Calibri"/>
          <w:b/>
          <w:noProof/>
          <w:color w:val="7F7F7F" w:themeColor="text1" w:themeTint="80"/>
          <w:sz w:val="28"/>
          <w:szCs w:val="28"/>
        </w:rPr>
        <mc:AlternateContent>
          <mc:Choice Requires="wps">
            <w:drawing>
              <wp:anchor distT="0" distB="0" distL="114300" distR="114300" simplePos="0" relativeHeight="251699200" behindDoc="0" locked="0" layoutInCell="1" allowOverlap="1" wp14:anchorId="77431964" wp14:editId="6431F85A">
                <wp:simplePos x="0" y="0"/>
                <wp:positionH relativeFrom="column">
                  <wp:posOffset>-976630</wp:posOffset>
                </wp:positionH>
                <wp:positionV relativeFrom="paragraph">
                  <wp:posOffset>-222250</wp:posOffset>
                </wp:positionV>
                <wp:extent cx="7655560" cy="2540"/>
                <wp:effectExtent l="0" t="0" r="40640" b="48260"/>
                <wp:wrapNone/>
                <wp:docPr id="41" name="Straight Connector 4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1BC6FB3" id="Straight Connector 41" o:spid="_x0000_s1026" style="position:absolute;flip:y;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BT8EJ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Pr>
          <w:rFonts w:ascii="Calibri" w:hAnsi="Calibri"/>
          <w:b/>
          <w:color w:val="7F7F7F" w:themeColor="text1" w:themeTint="80"/>
          <w:sz w:val="28"/>
          <w:szCs w:val="28"/>
        </w:rPr>
        <w:t>8</w:t>
      </w:r>
      <w:r w:rsidRPr="00D24BD2">
        <w:rPr>
          <w:rFonts w:ascii="Calibri" w:hAnsi="Calibri"/>
          <w:b/>
          <w:sz w:val="28"/>
          <w:szCs w:val="28"/>
        </w:rPr>
        <w:tab/>
      </w:r>
      <w:r w:rsidRPr="00A96594">
        <w:rPr>
          <w:rFonts w:ascii="Calibri" w:hAnsi="Calibri"/>
          <w:b/>
          <w:color w:val="000000" w:themeColor="text1"/>
          <w:sz w:val="28"/>
          <w:szCs w:val="28"/>
        </w:rPr>
        <w:t>APÊNDICES</w:t>
      </w:r>
    </w:p>
    <w:p w14:paraId="49825305" w14:textId="25F1872B" w:rsidR="003463E3" w:rsidRPr="008153C2" w:rsidRDefault="003463E3" w:rsidP="003463E3">
      <w:pPr>
        <w:pStyle w:val="p2"/>
        <w:contextualSpacing/>
        <w:rPr>
          <w:rFonts w:ascii="Calibri Light" w:hAnsi="Calibri Light"/>
          <w:sz w:val="22"/>
          <w:szCs w:val="22"/>
        </w:rPr>
      </w:pPr>
    </w:p>
    <w:p w14:paraId="27B7CD18" w14:textId="77777777" w:rsidR="003463E3" w:rsidRPr="00915DEE" w:rsidRDefault="003463E3" w:rsidP="003463E3">
      <w:pPr>
        <w:jc w:val="both"/>
        <w:rPr>
          <w:rFonts w:ascii="Calibri" w:hAnsi="Calibri"/>
          <w:b/>
          <w:sz w:val="22"/>
          <w:szCs w:val="22"/>
        </w:rPr>
      </w:pPr>
    </w:p>
    <w:p w14:paraId="5143E93C" w14:textId="6AA913EC" w:rsidR="003463E3" w:rsidRDefault="00C41845" w:rsidP="003463E3">
      <w:pPr>
        <w:ind w:hanging="426"/>
        <w:jc w:val="both"/>
        <w:rPr>
          <w:rFonts w:ascii="Calibri" w:hAnsi="Calibri"/>
          <w:b/>
          <w:sz w:val="22"/>
          <w:szCs w:val="22"/>
        </w:rPr>
      </w:pPr>
      <w:r>
        <w:rPr>
          <w:rFonts w:ascii="Calibri" w:hAnsi="Calibri"/>
          <w:b/>
          <w:color w:val="7F7F7F" w:themeColor="text1" w:themeTint="80"/>
        </w:rPr>
        <w:t>8</w:t>
      </w:r>
      <w:r w:rsidR="003463E3" w:rsidRPr="00591A01">
        <w:rPr>
          <w:rFonts w:ascii="Calibri" w:hAnsi="Calibri"/>
          <w:b/>
          <w:color w:val="7F7F7F" w:themeColor="text1" w:themeTint="80"/>
        </w:rPr>
        <w:t xml:space="preserve">. 1 </w:t>
      </w:r>
      <w:r w:rsidR="003463E3" w:rsidRPr="00915DEE">
        <w:rPr>
          <w:rFonts w:ascii="Calibri" w:hAnsi="Calibri"/>
          <w:b/>
        </w:rPr>
        <w:tab/>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dos cenários evolutivo e eco-evolutivo</w:t>
      </w:r>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do cenário eco-evolutivo</w:t>
      </w:r>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6E5D79">
          <w:pgSz w:w="11900" w:h="16840"/>
          <w:pgMar w:top="1440" w:right="1440" w:bottom="1440" w:left="1440" w:header="708" w:footer="708"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5">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6">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13DDFDB0" w:rsidR="003463E3" w:rsidRPr="00915DEE" w:rsidRDefault="00C41845" w:rsidP="003463E3">
      <w:pPr>
        <w:ind w:hanging="426"/>
        <w:jc w:val="both"/>
        <w:rPr>
          <w:rFonts w:ascii="Calibri" w:hAnsi="Calibri"/>
          <w:b/>
          <w:sz w:val="22"/>
          <w:szCs w:val="22"/>
        </w:rPr>
      </w:pPr>
      <w:r>
        <w:rPr>
          <w:rFonts w:ascii="Calibri" w:hAnsi="Calibri"/>
          <w:b/>
          <w:color w:val="7F7F7F" w:themeColor="text1" w:themeTint="80"/>
        </w:rPr>
        <w:lastRenderedPageBreak/>
        <w:t>8</w:t>
      </w:r>
      <w:r w:rsidR="003463E3" w:rsidRPr="00591A01">
        <w:rPr>
          <w:rFonts w:ascii="Calibri" w:hAnsi="Calibri"/>
          <w:b/>
          <w:color w:val="7F7F7F" w:themeColor="text1" w:themeTint="80"/>
        </w:rPr>
        <w:t xml:space="preserve">. </w:t>
      </w:r>
      <w:r>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sidRPr="00EB482D">
        <w:rPr>
          <w:rFonts w:ascii="Calibri" w:hAnsi="Calibri"/>
          <w:b/>
        </w:rPr>
        <w:tab/>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2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29">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0">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6BB40AD6" w:rsidR="003463E3" w:rsidRPr="00915DEE" w:rsidRDefault="00F71E11" w:rsidP="003463E3">
      <w:pPr>
        <w:ind w:hanging="426"/>
        <w:jc w:val="both"/>
        <w:rPr>
          <w:rFonts w:ascii="Calibri" w:hAnsi="Calibri"/>
          <w:b/>
          <w:sz w:val="22"/>
          <w:szCs w:val="22"/>
        </w:rPr>
      </w:pPr>
      <w:r>
        <w:rPr>
          <w:rFonts w:ascii="Calibri" w:hAnsi="Calibri"/>
          <w:b/>
          <w:color w:val="7F7F7F" w:themeColor="text1" w:themeTint="80"/>
        </w:rPr>
        <w:lastRenderedPageBreak/>
        <w:t>8</w:t>
      </w:r>
      <w:bookmarkStart w:id="2" w:name="_GoBack"/>
      <w:bookmarkEnd w:id="2"/>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sidRPr="00915DEE">
        <w:rPr>
          <w:rFonts w:ascii="Calibri" w:hAnsi="Calibri"/>
          <w:b/>
        </w:rPr>
        <w:tab/>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2">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2T17:58:00Z" w:initials="LNMG">
    <w:p w14:paraId="47790B98" w14:textId="3D4FF305" w:rsidR="00626B20" w:rsidRDefault="00626B20">
      <w:pPr>
        <w:pStyle w:val="CommentText"/>
      </w:pPr>
      <w:r>
        <w:rPr>
          <w:rStyle w:val="CommentReference"/>
        </w:rPr>
        <w:annotationRef/>
      </w:r>
      <w:r>
        <w:t>No final das contas, eu só usei o distúrbio como preditor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790B9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E0F9D" w14:textId="77777777" w:rsidR="009B0F8E" w:rsidRDefault="009B0F8E" w:rsidP="000C2B71">
      <w:pPr>
        <w:spacing w:line="240" w:lineRule="auto"/>
      </w:pPr>
      <w:r>
        <w:separator/>
      </w:r>
    </w:p>
  </w:endnote>
  <w:endnote w:type="continuationSeparator" w:id="0">
    <w:p w14:paraId="773519AD" w14:textId="77777777" w:rsidR="009B0F8E" w:rsidRDefault="009B0F8E"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CD8878" w14:textId="77777777" w:rsidR="009B0F8E" w:rsidRDefault="009B0F8E" w:rsidP="000C2B71">
      <w:pPr>
        <w:spacing w:line="240" w:lineRule="auto"/>
      </w:pPr>
      <w:r>
        <w:separator/>
      </w:r>
    </w:p>
  </w:footnote>
  <w:footnote w:type="continuationSeparator" w:id="0">
    <w:p w14:paraId="55DE58A8" w14:textId="77777777" w:rsidR="009B0F8E" w:rsidRDefault="009B0F8E" w:rsidP="000C2B71">
      <w:pPr>
        <w:spacing w:line="240" w:lineRule="auto"/>
      </w:pPr>
      <w:r>
        <w:continuationSeparator/>
      </w:r>
    </w:p>
  </w:footnote>
  <w:footnote w:id="1">
    <w:p w14:paraId="02FDB377" w14:textId="3C362CBA" w:rsidR="00626B20" w:rsidRPr="00673AA7" w:rsidRDefault="00626B20"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626B20" w:rsidRPr="00F4652D" w:rsidRDefault="00626B20"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26B20" w:rsidRPr="000D627E" w:rsidRDefault="00626B20"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26B20" w:rsidRPr="00BE056C" w:rsidRDefault="00626B20"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26B20" w:rsidRPr="00623DD0" w:rsidRDefault="00626B20"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26B20" w:rsidRPr="005639F8" w:rsidRDefault="00626B20"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26B20" w:rsidRPr="00592DA1" w:rsidRDefault="00626B20"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626B20" w:rsidRPr="001C0ED8" w:rsidRDefault="00626B20"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26B20" w:rsidRDefault="00626B20"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626B20" w:rsidRPr="00A16239" w:rsidRDefault="00626B20"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64FE"/>
    <w:rsid w:val="000178D8"/>
    <w:rsid w:val="0002060B"/>
    <w:rsid w:val="00021776"/>
    <w:rsid w:val="000240A7"/>
    <w:rsid w:val="00024CF9"/>
    <w:rsid w:val="00033943"/>
    <w:rsid w:val="00043B37"/>
    <w:rsid w:val="0004440B"/>
    <w:rsid w:val="00050D46"/>
    <w:rsid w:val="000511F0"/>
    <w:rsid w:val="00054D1B"/>
    <w:rsid w:val="0005556C"/>
    <w:rsid w:val="00060C6B"/>
    <w:rsid w:val="00062250"/>
    <w:rsid w:val="0006269D"/>
    <w:rsid w:val="000657CD"/>
    <w:rsid w:val="000739E8"/>
    <w:rsid w:val="00077AB1"/>
    <w:rsid w:val="000855B5"/>
    <w:rsid w:val="00085C73"/>
    <w:rsid w:val="00086AFC"/>
    <w:rsid w:val="00086CEC"/>
    <w:rsid w:val="0008729A"/>
    <w:rsid w:val="00091F47"/>
    <w:rsid w:val="000921E3"/>
    <w:rsid w:val="00092AC3"/>
    <w:rsid w:val="0009503A"/>
    <w:rsid w:val="00097117"/>
    <w:rsid w:val="000A42FE"/>
    <w:rsid w:val="000A50C3"/>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E64EF"/>
    <w:rsid w:val="000F5FAA"/>
    <w:rsid w:val="000F63F9"/>
    <w:rsid w:val="001019DE"/>
    <w:rsid w:val="00101FD3"/>
    <w:rsid w:val="00102275"/>
    <w:rsid w:val="00104769"/>
    <w:rsid w:val="001049EB"/>
    <w:rsid w:val="001050D7"/>
    <w:rsid w:val="001054C0"/>
    <w:rsid w:val="00105D4B"/>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4577"/>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77208"/>
    <w:rsid w:val="002812D5"/>
    <w:rsid w:val="00282D2A"/>
    <w:rsid w:val="00284545"/>
    <w:rsid w:val="0028471C"/>
    <w:rsid w:val="002934A1"/>
    <w:rsid w:val="00295F4C"/>
    <w:rsid w:val="00296FB3"/>
    <w:rsid w:val="002A0016"/>
    <w:rsid w:val="002A3C3D"/>
    <w:rsid w:val="002A5BC2"/>
    <w:rsid w:val="002A791F"/>
    <w:rsid w:val="002B11B9"/>
    <w:rsid w:val="002B2033"/>
    <w:rsid w:val="002B3497"/>
    <w:rsid w:val="002B3CB1"/>
    <w:rsid w:val="002B5FAA"/>
    <w:rsid w:val="002C00BA"/>
    <w:rsid w:val="002C078F"/>
    <w:rsid w:val="002C2CEB"/>
    <w:rsid w:val="002C3EA2"/>
    <w:rsid w:val="002C79A5"/>
    <w:rsid w:val="002D2621"/>
    <w:rsid w:val="002D26C6"/>
    <w:rsid w:val="002D4335"/>
    <w:rsid w:val="002D4F83"/>
    <w:rsid w:val="002E4585"/>
    <w:rsid w:val="002E6E76"/>
    <w:rsid w:val="002F092B"/>
    <w:rsid w:val="002F1CB0"/>
    <w:rsid w:val="002F2CFA"/>
    <w:rsid w:val="002F34A1"/>
    <w:rsid w:val="002F6813"/>
    <w:rsid w:val="003032B9"/>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A12EB"/>
    <w:rsid w:val="003B2211"/>
    <w:rsid w:val="003B4C83"/>
    <w:rsid w:val="003B5F06"/>
    <w:rsid w:val="003B63F0"/>
    <w:rsid w:val="003B6C40"/>
    <w:rsid w:val="003C2250"/>
    <w:rsid w:val="003C258D"/>
    <w:rsid w:val="003C2771"/>
    <w:rsid w:val="003D26D5"/>
    <w:rsid w:val="003D3ACB"/>
    <w:rsid w:val="003D7A5E"/>
    <w:rsid w:val="003E2916"/>
    <w:rsid w:val="003E5F64"/>
    <w:rsid w:val="003E64F1"/>
    <w:rsid w:val="004004AD"/>
    <w:rsid w:val="004008A8"/>
    <w:rsid w:val="004043CE"/>
    <w:rsid w:val="00404C04"/>
    <w:rsid w:val="004061DE"/>
    <w:rsid w:val="00407EB7"/>
    <w:rsid w:val="004101F3"/>
    <w:rsid w:val="00410513"/>
    <w:rsid w:val="004113D7"/>
    <w:rsid w:val="00411550"/>
    <w:rsid w:val="00411E24"/>
    <w:rsid w:val="004152A7"/>
    <w:rsid w:val="004155A9"/>
    <w:rsid w:val="00417272"/>
    <w:rsid w:val="004205BD"/>
    <w:rsid w:val="00435373"/>
    <w:rsid w:val="004413EC"/>
    <w:rsid w:val="004425B8"/>
    <w:rsid w:val="00443509"/>
    <w:rsid w:val="00443FED"/>
    <w:rsid w:val="00453360"/>
    <w:rsid w:val="004551AD"/>
    <w:rsid w:val="004577C1"/>
    <w:rsid w:val="00463805"/>
    <w:rsid w:val="004644F2"/>
    <w:rsid w:val="00464CD1"/>
    <w:rsid w:val="004764A1"/>
    <w:rsid w:val="00482BE0"/>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58C"/>
    <w:rsid w:val="004D5F0D"/>
    <w:rsid w:val="004E6FA7"/>
    <w:rsid w:val="004F0A51"/>
    <w:rsid w:val="004F122A"/>
    <w:rsid w:val="004F31D8"/>
    <w:rsid w:val="005013AF"/>
    <w:rsid w:val="00501EAC"/>
    <w:rsid w:val="005103A1"/>
    <w:rsid w:val="005146FF"/>
    <w:rsid w:val="005168C0"/>
    <w:rsid w:val="00516DFC"/>
    <w:rsid w:val="005215EE"/>
    <w:rsid w:val="00522D29"/>
    <w:rsid w:val="00523437"/>
    <w:rsid w:val="0052391B"/>
    <w:rsid w:val="00524CC5"/>
    <w:rsid w:val="00530DAD"/>
    <w:rsid w:val="005326EF"/>
    <w:rsid w:val="00533CF8"/>
    <w:rsid w:val="00536D26"/>
    <w:rsid w:val="00537D39"/>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03A8"/>
    <w:rsid w:val="005C2211"/>
    <w:rsid w:val="005C471B"/>
    <w:rsid w:val="005C4819"/>
    <w:rsid w:val="005C4FF0"/>
    <w:rsid w:val="005C5E85"/>
    <w:rsid w:val="005C77A5"/>
    <w:rsid w:val="005D497C"/>
    <w:rsid w:val="005E6B94"/>
    <w:rsid w:val="00612D86"/>
    <w:rsid w:val="006179B0"/>
    <w:rsid w:val="00620136"/>
    <w:rsid w:val="00623DD0"/>
    <w:rsid w:val="00626B2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FEF"/>
    <w:rsid w:val="00667268"/>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B453C"/>
    <w:rsid w:val="006C273D"/>
    <w:rsid w:val="006C5922"/>
    <w:rsid w:val="006C7C76"/>
    <w:rsid w:val="006D244C"/>
    <w:rsid w:val="006D2756"/>
    <w:rsid w:val="006D39EA"/>
    <w:rsid w:val="006D5BC4"/>
    <w:rsid w:val="006E517B"/>
    <w:rsid w:val="006E5D79"/>
    <w:rsid w:val="006E6EFD"/>
    <w:rsid w:val="007001F7"/>
    <w:rsid w:val="0070089E"/>
    <w:rsid w:val="00702A4A"/>
    <w:rsid w:val="0070363F"/>
    <w:rsid w:val="00713750"/>
    <w:rsid w:val="00715BD0"/>
    <w:rsid w:val="0072283D"/>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2A4A"/>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214"/>
    <w:rsid w:val="00826AF4"/>
    <w:rsid w:val="00827183"/>
    <w:rsid w:val="00830E2A"/>
    <w:rsid w:val="00832D93"/>
    <w:rsid w:val="00833E0F"/>
    <w:rsid w:val="00847014"/>
    <w:rsid w:val="00851806"/>
    <w:rsid w:val="00854C0B"/>
    <w:rsid w:val="00854D87"/>
    <w:rsid w:val="00857AA0"/>
    <w:rsid w:val="0086067D"/>
    <w:rsid w:val="00862D59"/>
    <w:rsid w:val="0086717B"/>
    <w:rsid w:val="008702FC"/>
    <w:rsid w:val="008712EF"/>
    <w:rsid w:val="008718DD"/>
    <w:rsid w:val="00871BD8"/>
    <w:rsid w:val="00885646"/>
    <w:rsid w:val="008856EC"/>
    <w:rsid w:val="008920BC"/>
    <w:rsid w:val="0089217E"/>
    <w:rsid w:val="00894FBF"/>
    <w:rsid w:val="00895600"/>
    <w:rsid w:val="008B215C"/>
    <w:rsid w:val="008B28C7"/>
    <w:rsid w:val="008B4504"/>
    <w:rsid w:val="008B6813"/>
    <w:rsid w:val="008B7639"/>
    <w:rsid w:val="008B7F8A"/>
    <w:rsid w:val="008C02FC"/>
    <w:rsid w:val="008C1219"/>
    <w:rsid w:val="008C2712"/>
    <w:rsid w:val="008D3B73"/>
    <w:rsid w:val="008D5A57"/>
    <w:rsid w:val="008D788D"/>
    <w:rsid w:val="008E033A"/>
    <w:rsid w:val="008E1E7F"/>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6238"/>
    <w:rsid w:val="0091704B"/>
    <w:rsid w:val="009171E6"/>
    <w:rsid w:val="0092052C"/>
    <w:rsid w:val="00920FCD"/>
    <w:rsid w:val="00932DB0"/>
    <w:rsid w:val="009332EE"/>
    <w:rsid w:val="00937F95"/>
    <w:rsid w:val="00940DC3"/>
    <w:rsid w:val="0094609C"/>
    <w:rsid w:val="00946D98"/>
    <w:rsid w:val="00953D9D"/>
    <w:rsid w:val="00955E6D"/>
    <w:rsid w:val="00956C3F"/>
    <w:rsid w:val="009642A6"/>
    <w:rsid w:val="009655F4"/>
    <w:rsid w:val="00966A87"/>
    <w:rsid w:val="00971BFC"/>
    <w:rsid w:val="00972CB9"/>
    <w:rsid w:val="009763D2"/>
    <w:rsid w:val="00980F59"/>
    <w:rsid w:val="00982FBA"/>
    <w:rsid w:val="00986EAA"/>
    <w:rsid w:val="00994265"/>
    <w:rsid w:val="00994B99"/>
    <w:rsid w:val="009A103B"/>
    <w:rsid w:val="009A2B6B"/>
    <w:rsid w:val="009A56DA"/>
    <w:rsid w:val="009A7F04"/>
    <w:rsid w:val="009B0F8E"/>
    <w:rsid w:val="009B28B4"/>
    <w:rsid w:val="009B303A"/>
    <w:rsid w:val="009B686A"/>
    <w:rsid w:val="009C139B"/>
    <w:rsid w:val="009C6542"/>
    <w:rsid w:val="009C7C0A"/>
    <w:rsid w:val="009D4D35"/>
    <w:rsid w:val="009E081B"/>
    <w:rsid w:val="009E0B93"/>
    <w:rsid w:val="009E0E7D"/>
    <w:rsid w:val="009E225A"/>
    <w:rsid w:val="009E274D"/>
    <w:rsid w:val="009E2F30"/>
    <w:rsid w:val="009E31E9"/>
    <w:rsid w:val="009E3916"/>
    <w:rsid w:val="009E4037"/>
    <w:rsid w:val="009E4807"/>
    <w:rsid w:val="009E7DE0"/>
    <w:rsid w:val="009F32C0"/>
    <w:rsid w:val="009F4D84"/>
    <w:rsid w:val="00A02035"/>
    <w:rsid w:val="00A03992"/>
    <w:rsid w:val="00A04662"/>
    <w:rsid w:val="00A13127"/>
    <w:rsid w:val="00A139DD"/>
    <w:rsid w:val="00A15F1C"/>
    <w:rsid w:val="00A17EB2"/>
    <w:rsid w:val="00A2349E"/>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189E"/>
    <w:rsid w:val="00A75375"/>
    <w:rsid w:val="00A77E70"/>
    <w:rsid w:val="00A77EC1"/>
    <w:rsid w:val="00A80B3F"/>
    <w:rsid w:val="00A8449D"/>
    <w:rsid w:val="00A84C36"/>
    <w:rsid w:val="00A9211D"/>
    <w:rsid w:val="00A939D9"/>
    <w:rsid w:val="00A9438A"/>
    <w:rsid w:val="00AA0EE9"/>
    <w:rsid w:val="00AA1826"/>
    <w:rsid w:val="00AA3EB9"/>
    <w:rsid w:val="00AA4591"/>
    <w:rsid w:val="00AA7B38"/>
    <w:rsid w:val="00AB2ACA"/>
    <w:rsid w:val="00AB32FA"/>
    <w:rsid w:val="00AC0C5F"/>
    <w:rsid w:val="00AD26E3"/>
    <w:rsid w:val="00AD4F60"/>
    <w:rsid w:val="00AD5117"/>
    <w:rsid w:val="00AD59C7"/>
    <w:rsid w:val="00AD5F22"/>
    <w:rsid w:val="00AD7590"/>
    <w:rsid w:val="00AE0310"/>
    <w:rsid w:val="00AE1859"/>
    <w:rsid w:val="00AF0EFD"/>
    <w:rsid w:val="00AF44B0"/>
    <w:rsid w:val="00AF4D7A"/>
    <w:rsid w:val="00AF6BE9"/>
    <w:rsid w:val="00B00529"/>
    <w:rsid w:val="00B00FDA"/>
    <w:rsid w:val="00B011C8"/>
    <w:rsid w:val="00B04422"/>
    <w:rsid w:val="00B11CEB"/>
    <w:rsid w:val="00B11CF6"/>
    <w:rsid w:val="00B17381"/>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00D2"/>
    <w:rsid w:val="00B62663"/>
    <w:rsid w:val="00B6498B"/>
    <w:rsid w:val="00B665E8"/>
    <w:rsid w:val="00B67B79"/>
    <w:rsid w:val="00B7012D"/>
    <w:rsid w:val="00B81F8F"/>
    <w:rsid w:val="00B87405"/>
    <w:rsid w:val="00B87C3D"/>
    <w:rsid w:val="00B90897"/>
    <w:rsid w:val="00B914CF"/>
    <w:rsid w:val="00B91786"/>
    <w:rsid w:val="00B93092"/>
    <w:rsid w:val="00B93E0A"/>
    <w:rsid w:val="00B95ABD"/>
    <w:rsid w:val="00B966AC"/>
    <w:rsid w:val="00BA01C2"/>
    <w:rsid w:val="00BB2E49"/>
    <w:rsid w:val="00BB372F"/>
    <w:rsid w:val="00BB521F"/>
    <w:rsid w:val="00BC3464"/>
    <w:rsid w:val="00BC5EF9"/>
    <w:rsid w:val="00BC6525"/>
    <w:rsid w:val="00BD0E59"/>
    <w:rsid w:val="00BD402C"/>
    <w:rsid w:val="00BE188A"/>
    <w:rsid w:val="00BF28A4"/>
    <w:rsid w:val="00BF2EE3"/>
    <w:rsid w:val="00BF55C3"/>
    <w:rsid w:val="00BF6CE8"/>
    <w:rsid w:val="00C004CF"/>
    <w:rsid w:val="00C00574"/>
    <w:rsid w:val="00C0372E"/>
    <w:rsid w:val="00C0681A"/>
    <w:rsid w:val="00C0716E"/>
    <w:rsid w:val="00C11715"/>
    <w:rsid w:val="00C14160"/>
    <w:rsid w:val="00C16F42"/>
    <w:rsid w:val="00C170BE"/>
    <w:rsid w:val="00C2083B"/>
    <w:rsid w:val="00C22511"/>
    <w:rsid w:val="00C227B0"/>
    <w:rsid w:val="00C22A5D"/>
    <w:rsid w:val="00C236D1"/>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21EAD"/>
    <w:rsid w:val="00D24E18"/>
    <w:rsid w:val="00D25037"/>
    <w:rsid w:val="00D343D7"/>
    <w:rsid w:val="00D362FB"/>
    <w:rsid w:val="00D372F5"/>
    <w:rsid w:val="00D40C47"/>
    <w:rsid w:val="00D42C6C"/>
    <w:rsid w:val="00D43336"/>
    <w:rsid w:val="00D4345F"/>
    <w:rsid w:val="00D44883"/>
    <w:rsid w:val="00D45060"/>
    <w:rsid w:val="00D500DC"/>
    <w:rsid w:val="00D52777"/>
    <w:rsid w:val="00D561CC"/>
    <w:rsid w:val="00D6043D"/>
    <w:rsid w:val="00D6249D"/>
    <w:rsid w:val="00D6300C"/>
    <w:rsid w:val="00D702A7"/>
    <w:rsid w:val="00D720AC"/>
    <w:rsid w:val="00D728AB"/>
    <w:rsid w:val="00D74516"/>
    <w:rsid w:val="00D76700"/>
    <w:rsid w:val="00D7759C"/>
    <w:rsid w:val="00D81F9C"/>
    <w:rsid w:val="00D833E5"/>
    <w:rsid w:val="00D9036E"/>
    <w:rsid w:val="00D90535"/>
    <w:rsid w:val="00D95C2A"/>
    <w:rsid w:val="00D96044"/>
    <w:rsid w:val="00DA1F1C"/>
    <w:rsid w:val="00DA1F69"/>
    <w:rsid w:val="00DA2838"/>
    <w:rsid w:val="00DA2DDE"/>
    <w:rsid w:val="00DA3A95"/>
    <w:rsid w:val="00DA7DD3"/>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5C19"/>
    <w:rsid w:val="00E060B7"/>
    <w:rsid w:val="00E075B0"/>
    <w:rsid w:val="00E14E8A"/>
    <w:rsid w:val="00E16F99"/>
    <w:rsid w:val="00E21868"/>
    <w:rsid w:val="00E222DF"/>
    <w:rsid w:val="00E25784"/>
    <w:rsid w:val="00E375F1"/>
    <w:rsid w:val="00E433F6"/>
    <w:rsid w:val="00E44048"/>
    <w:rsid w:val="00E4426D"/>
    <w:rsid w:val="00E51A81"/>
    <w:rsid w:val="00E54C35"/>
    <w:rsid w:val="00E560BA"/>
    <w:rsid w:val="00E56727"/>
    <w:rsid w:val="00E632CA"/>
    <w:rsid w:val="00E63612"/>
    <w:rsid w:val="00E6367D"/>
    <w:rsid w:val="00E70941"/>
    <w:rsid w:val="00E77290"/>
    <w:rsid w:val="00E8085F"/>
    <w:rsid w:val="00E811B1"/>
    <w:rsid w:val="00E86FCF"/>
    <w:rsid w:val="00E91A7E"/>
    <w:rsid w:val="00E92747"/>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0AFB"/>
    <w:rsid w:val="00EF3B71"/>
    <w:rsid w:val="00EF4509"/>
    <w:rsid w:val="00EF4849"/>
    <w:rsid w:val="00EF60AE"/>
    <w:rsid w:val="00F032A4"/>
    <w:rsid w:val="00F06769"/>
    <w:rsid w:val="00F070E4"/>
    <w:rsid w:val="00F072FE"/>
    <w:rsid w:val="00F12153"/>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115E"/>
    <w:rsid w:val="00F43A1C"/>
    <w:rsid w:val="00F449E1"/>
    <w:rsid w:val="00F4652D"/>
    <w:rsid w:val="00F51552"/>
    <w:rsid w:val="00F53065"/>
    <w:rsid w:val="00F56D76"/>
    <w:rsid w:val="00F57531"/>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B1310"/>
    <w:rsid w:val="00FB3A08"/>
    <w:rsid w:val="00FB3E8E"/>
    <w:rsid w:val="00FB7C88"/>
    <w:rsid w:val="00FC1C25"/>
    <w:rsid w:val="00FC5A7D"/>
    <w:rsid w:val="00FC700B"/>
    <w:rsid w:val="00FC7EB6"/>
    <w:rsid w:val="00FD4D2F"/>
    <w:rsid w:val="00FD53DA"/>
    <w:rsid w:val="00FD6321"/>
    <w:rsid w:val="00FD6548"/>
    <w:rsid w:val="00FD706E"/>
    <w:rsid w:val="00FE103A"/>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hyperlink" Target="http://doi.org/10.1126/science.1091698" TargetMode="External"/><Relationship Id="rId25" Type="http://schemas.openxmlformats.org/officeDocument/2006/relationships/image" Target="media/image15.jpeg"/><Relationship Id="rId26" Type="http://schemas.openxmlformats.org/officeDocument/2006/relationships/image" Target="media/image16.jpeg"/><Relationship Id="rId27" Type="http://schemas.openxmlformats.org/officeDocument/2006/relationships/image" Target="media/image17.jpeg"/><Relationship Id="rId28" Type="http://schemas.openxmlformats.org/officeDocument/2006/relationships/image" Target="media/image18.jpeg"/><Relationship Id="rId29" Type="http://schemas.openxmlformats.org/officeDocument/2006/relationships/image" Target="media/image1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0.jpeg"/><Relationship Id="rId31" Type="http://schemas.openxmlformats.org/officeDocument/2006/relationships/image" Target="media/image21.emf"/><Relationship Id="rId32" Type="http://schemas.openxmlformats.org/officeDocument/2006/relationships/image" Target="media/image22.jpeg"/><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fontTable" Target="fontTable.xml"/><Relationship Id="rId34" Type="http://schemas.microsoft.com/office/2011/relationships/people" Target="people.xml"/><Relationship Id="rId35"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BED1F8-02CB-4945-BBDF-D51A09DB6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63</Pages>
  <Words>55732</Words>
  <Characters>317673</Characters>
  <Application>Microsoft Macintosh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2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94</cp:revision>
  <cp:lastPrinted>2017-07-11T05:33:00Z</cp:lastPrinted>
  <dcterms:created xsi:type="dcterms:W3CDTF">2017-07-13T00:59:00Z</dcterms:created>
  <dcterms:modified xsi:type="dcterms:W3CDTF">2017-07-13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